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3975BA72" w:rsidR="00114396" w:rsidRPr="006B4C9A" w:rsidRDefault="00653C9E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Research Article</w:t>
      </w:r>
    </w:p>
    <w:p w14:paraId="3D6B0C90" w14:textId="69FF2E03" w:rsidR="005B3908" w:rsidRPr="006B4C9A" w:rsidRDefault="00034847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6B4C9A">
        <w:rPr>
          <w:rFonts w:ascii="Times New Roman" w:hAnsi="Times New Roman" w:cs="Times New Roman"/>
          <w:lang w:val="en-US"/>
        </w:rPr>
        <w:t>[</w:t>
      </w:r>
      <w:r w:rsidR="00182DE4" w:rsidRPr="006B4C9A">
        <w:rPr>
          <w:rFonts w:ascii="Times New Roman" w:hAnsi="Times New Roman" w:cs="Times New Roman"/>
          <w:lang w:val="en-US"/>
        </w:rPr>
        <w:t xml:space="preserve">insert </w:t>
      </w:r>
      <w:r w:rsidR="0008765C" w:rsidRPr="006B4C9A">
        <w:rPr>
          <w:rFonts w:ascii="Times New Roman" w:hAnsi="Times New Roman" w:cs="Times New Roman"/>
          <w:lang w:val="en-US"/>
        </w:rPr>
        <w:t xml:space="preserve">FULL </w:t>
      </w:r>
      <w:r w:rsidR="00182DE4" w:rsidRPr="006B4C9A">
        <w:rPr>
          <w:rFonts w:ascii="Times New Roman" w:hAnsi="Times New Roman" w:cs="Times New Roman"/>
          <w:lang w:val="en-US"/>
        </w:rPr>
        <w:t>TITLE here</w:t>
      </w:r>
      <w:r w:rsidR="00275F0C">
        <w:rPr>
          <w:rFonts w:ascii="Times New Roman" w:hAnsi="Times New Roman" w:cs="Times New Roman"/>
          <w:lang w:val="en-US"/>
        </w:rPr>
        <w:t>; capitalize only the first word and proper nouns</w:t>
      </w:r>
      <w:r w:rsidR="005B3908" w:rsidRPr="006B4C9A">
        <w:rPr>
          <w:rFonts w:ascii="Times New Roman" w:hAnsi="Times New Roman" w:cs="Times New Roman"/>
          <w:lang w:val="en-US"/>
        </w:rPr>
        <w:t>]</w:t>
      </w:r>
    </w:p>
    <w:p w14:paraId="4A59C59F" w14:textId="77777777" w:rsidR="00653C9E" w:rsidRPr="006B4C9A" w:rsidRDefault="00653C9E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DF23FC3" w14:textId="7AC92FE9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insert </w:t>
      </w:r>
      <w:r w:rsidR="00653C9E" w:rsidRPr="006B4C9A">
        <w:rPr>
          <w:rFonts w:ascii="Times New Roman" w:hAnsi="Times New Roman" w:cs="Times New Roman"/>
          <w:lang w:val="en-US"/>
        </w:rPr>
        <w:t>each AUTHOR in turn</w:t>
      </w:r>
      <w:r w:rsidRPr="006B4C9A">
        <w:rPr>
          <w:rFonts w:ascii="Times New Roman" w:hAnsi="Times New Roman" w:cs="Times New Roman"/>
          <w:lang w:val="en-US"/>
        </w:rPr>
        <w:t xml:space="preserve"> here</w:t>
      </w:r>
      <w:r w:rsidR="00034847" w:rsidRPr="006B4C9A">
        <w:rPr>
          <w:rFonts w:ascii="Times New Roman" w:hAnsi="Times New Roman" w:cs="Times New Roman"/>
          <w:lang w:val="en-US"/>
        </w:rPr>
        <w:t>; FIRST name, MIDDLE name, LAST name</w:t>
      </w:r>
      <w:r w:rsidR="00653C9E" w:rsidRPr="006B4C9A">
        <w:rPr>
          <w:rFonts w:ascii="Times New Roman" w:hAnsi="Times New Roman" w:cs="Times New Roman"/>
          <w:lang w:val="en-US"/>
        </w:rPr>
        <w:t>, institutional address, email address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46ABD908" w14:textId="77777777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E1E9728" w14:textId="656D99A0" w:rsidR="00034847" w:rsidRPr="006B4C9A" w:rsidRDefault="00034847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275F0C">
        <w:rPr>
          <w:rFonts w:ascii="Times New Roman" w:hAnsi="Times New Roman" w:cs="Times New Roman"/>
          <w:b/>
          <w:lang w:val="en-US"/>
        </w:rPr>
        <w:t>Corresponding author:</w:t>
      </w:r>
      <w:r w:rsidRPr="006B4C9A">
        <w:rPr>
          <w:rFonts w:ascii="Times New Roman" w:hAnsi="Times New Roman" w:cs="Times New Roman"/>
          <w:lang w:val="en-US"/>
        </w:rPr>
        <w:t xml:space="preserve"> </w:t>
      </w:r>
      <w:r w:rsidR="005B3908" w:rsidRPr="006B4C9A">
        <w:rPr>
          <w:rFonts w:ascii="Times New Roman" w:hAnsi="Times New Roman" w:cs="Times New Roman"/>
          <w:lang w:val="en-US"/>
        </w:rPr>
        <w:t>[full address including email address, telephone and fax numbers]</w:t>
      </w:r>
    </w:p>
    <w:p w14:paraId="3F0233BF" w14:textId="77777777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8BFF9C4" w14:textId="4B620363" w:rsidR="00FA24D5" w:rsidRPr="006B4C9A" w:rsidRDefault="00FA24D5" w:rsidP="005B3908">
      <w:pPr>
        <w:spacing w:line="480" w:lineRule="auto"/>
        <w:rPr>
          <w:rFonts w:ascii="Times New Roman" w:hAnsi="Times New Roman" w:cs="Times New Roman"/>
          <w:lang w:val="en-US"/>
        </w:rPr>
      </w:pPr>
      <w:bookmarkStart w:id="0" w:name="_GoBack"/>
      <w:r w:rsidRPr="00275F0C">
        <w:rPr>
          <w:rFonts w:ascii="Times New Roman" w:hAnsi="Times New Roman" w:cs="Times New Roman"/>
          <w:b/>
          <w:lang w:val="en-US"/>
        </w:rPr>
        <w:t>Conflict of interest:</w:t>
      </w:r>
      <w:r w:rsidRPr="006B4C9A">
        <w:rPr>
          <w:rFonts w:ascii="Times New Roman" w:hAnsi="Times New Roman" w:cs="Times New Roman"/>
          <w:lang w:val="en-US"/>
        </w:rPr>
        <w:t xml:space="preserve"> </w:t>
      </w:r>
      <w:bookmarkEnd w:id="0"/>
      <w:r w:rsidRPr="006B4C9A">
        <w:rPr>
          <w:rFonts w:ascii="Times New Roman" w:hAnsi="Times New Roman" w:cs="Times New Roman"/>
          <w:lang w:val="en-US"/>
        </w:rPr>
        <w:t>The authors declare that they have no conflict of interest.</w:t>
      </w:r>
    </w:p>
    <w:p w14:paraId="07DDAD72" w14:textId="77777777" w:rsidR="00FA24D5" w:rsidRPr="006B4C9A" w:rsidRDefault="00FA24D5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010D4C5" w14:textId="77777777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28202645" w14:textId="133FFF0C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br w:type="page"/>
      </w:r>
    </w:p>
    <w:p w14:paraId="75685066" w14:textId="3BBBCB40" w:rsidR="005F0ACD" w:rsidRPr="006B4C9A" w:rsidRDefault="0008765C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332C14B1" w14:textId="37CC8F60" w:rsidR="005F0ACD" w:rsidRPr="006B4C9A" w:rsidRDefault="005F0ACD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insert </w:t>
      </w:r>
      <w:r w:rsidR="00034847" w:rsidRPr="006B4C9A">
        <w:rPr>
          <w:rFonts w:ascii="Times New Roman" w:hAnsi="Times New Roman" w:cs="Times New Roman"/>
          <w:lang w:val="en-US"/>
        </w:rPr>
        <w:t>ABSTRACT</w:t>
      </w:r>
      <w:r w:rsidRPr="006B4C9A">
        <w:rPr>
          <w:rFonts w:ascii="Times New Roman" w:hAnsi="Times New Roman" w:cs="Times New Roman"/>
          <w:lang w:val="en-US"/>
        </w:rPr>
        <w:t xml:space="preserve"> here; </w:t>
      </w:r>
      <w:r w:rsidR="00034847" w:rsidRPr="006B4C9A">
        <w:rPr>
          <w:rFonts w:ascii="Times New Roman" w:hAnsi="Times New Roman" w:cs="Times New Roman"/>
          <w:lang w:val="en-US"/>
        </w:rPr>
        <w:t xml:space="preserve">no more than </w:t>
      </w:r>
      <w:r w:rsidR="00653C9E" w:rsidRPr="006B4C9A">
        <w:rPr>
          <w:rFonts w:ascii="Times New Roman" w:hAnsi="Times New Roman" w:cs="Times New Roman"/>
          <w:lang w:val="en-US"/>
        </w:rPr>
        <w:t>3</w:t>
      </w:r>
      <w:r w:rsidR="000C2D0D" w:rsidRPr="006B4C9A">
        <w:rPr>
          <w:rFonts w:ascii="Times New Roman" w:hAnsi="Times New Roman" w:cs="Times New Roman"/>
          <w:lang w:val="en-US"/>
        </w:rPr>
        <w:t>50</w:t>
      </w:r>
      <w:r w:rsidRPr="006B4C9A">
        <w:rPr>
          <w:rFonts w:ascii="Times New Roman" w:hAnsi="Times New Roman" w:cs="Times New Roman"/>
          <w:lang w:val="en-US"/>
        </w:rPr>
        <w:t xml:space="preserve"> words, </w:t>
      </w:r>
      <w:r w:rsidR="000C2D0D" w:rsidRPr="006B4C9A">
        <w:rPr>
          <w:rFonts w:ascii="Times New Roman" w:hAnsi="Times New Roman" w:cs="Times New Roman"/>
          <w:lang w:val="en-US"/>
        </w:rPr>
        <w:t>structured as below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0A7F93C3" w14:textId="5D8858C5" w:rsidR="0008765C" w:rsidRPr="006B4C9A" w:rsidRDefault="00653C9E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Background</w:t>
      </w:r>
      <w:r w:rsidR="000C2D0D" w:rsidRPr="006B4C9A">
        <w:rPr>
          <w:rFonts w:ascii="Times New Roman" w:hAnsi="Times New Roman" w:cs="Times New Roman"/>
          <w:b/>
          <w:lang w:val="en-US"/>
        </w:rPr>
        <w:t>:</w:t>
      </w:r>
    </w:p>
    <w:p w14:paraId="200D44FD" w14:textId="483A1F7D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Methods:</w:t>
      </w:r>
    </w:p>
    <w:p w14:paraId="3433F491" w14:textId="65E23908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Results:</w:t>
      </w:r>
    </w:p>
    <w:p w14:paraId="78D6DCD1" w14:textId="11437118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Conclusions:</w:t>
      </w:r>
    </w:p>
    <w:p w14:paraId="52C267D0" w14:textId="2F463F0B" w:rsidR="00653C9E" w:rsidRPr="006B4C9A" w:rsidRDefault="00653C9E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[Trial Registration:]</w:t>
      </w:r>
    </w:p>
    <w:p w14:paraId="63565658" w14:textId="77777777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25DBC95" w14:textId="337A1824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Keywords:</w:t>
      </w:r>
      <w:r w:rsidRPr="006B4C9A">
        <w:rPr>
          <w:rFonts w:ascii="Times New Roman" w:hAnsi="Times New Roman" w:cs="Times New Roman"/>
          <w:lang w:val="en-US"/>
        </w:rPr>
        <w:t xml:space="preserve"> [</w:t>
      </w:r>
      <w:r w:rsidR="000C2D0D" w:rsidRPr="006B4C9A">
        <w:rPr>
          <w:rFonts w:ascii="Times New Roman" w:hAnsi="Times New Roman" w:cs="Times New Roman"/>
          <w:lang w:val="en-US"/>
        </w:rPr>
        <w:t xml:space="preserve">insert </w:t>
      </w:r>
      <w:r w:rsidR="00653C9E" w:rsidRPr="006B4C9A">
        <w:rPr>
          <w:rFonts w:ascii="Times New Roman" w:hAnsi="Times New Roman" w:cs="Times New Roman"/>
          <w:lang w:val="en-US"/>
        </w:rPr>
        <w:t>3</w:t>
      </w:r>
      <w:r w:rsidR="000C2D0D" w:rsidRPr="006B4C9A">
        <w:rPr>
          <w:rFonts w:ascii="Times New Roman" w:hAnsi="Times New Roman" w:cs="Times New Roman"/>
          <w:lang w:val="en-US"/>
        </w:rPr>
        <w:t xml:space="preserve"> to </w:t>
      </w:r>
      <w:r w:rsidR="00653C9E" w:rsidRPr="006B4C9A">
        <w:rPr>
          <w:rFonts w:ascii="Times New Roman" w:hAnsi="Times New Roman" w:cs="Times New Roman"/>
          <w:lang w:val="en-US"/>
        </w:rPr>
        <w:t>10</w:t>
      </w:r>
      <w:r w:rsidR="000C2D0D" w:rsidRPr="006B4C9A">
        <w:rPr>
          <w:rFonts w:ascii="Times New Roman" w:hAnsi="Times New Roman" w:cs="Times New Roman"/>
          <w:lang w:val="en-US"/>
        </w:rPr>
        <w:t xml:space="preserve"> keywords here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341464DE" w14:textId="77777777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D6E7689" w14:textId="77777777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6DFCE84E" w:rsidR="00034847" w:rsidRPr="006B4C9A" w:rsidRDefault="00034847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447041C8" w:rsidR="0008765C" w:rsidRPr="006B4C9A" w:rsidRDefault="00653C9E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Background</w:t>
      </w:r>
    </w:p>
    <w:p w14:paraId="2E58FE80" w14:textId="4EEBDC8D" w:rsidR="00182DE4" w:rsidRPr="006B4C9A" w:rsidRDefault="00661DA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insert TEXT here; </w:t>
      </w:r>
      <w:r w:rsidR="00034847" w:rsidRPr="006B4C9A">
        <w:rPr>
          <w:rFonts w:ascii="Times New Roman" w:hAnsi="Times New Roman" w:cs="Times New Roman"/>
          <w:lang w:val="en-US"/>
        </w:rPr>
        <w:t>a good introduction will be about one page of text, clearly state the problem, introduce relevant literature, note any controversies</w:t>
      </w:r>
      <w:r w:rsidR="00CE0CC2" w:rsidRPr="006B4C9A">
        <w:rPr>
          <w:rFonts w:ascii="Times New Roman" w:hAnsi="Times New Roman" w:cs="Times New Roman"/>
          <w:lang w:val="en-US"/>
        </w:rPr>
        <w:t>,</w:t>
      </w:r>
      <w:r w:rsidR="002450FB" w:rsidRPr="006B4C9A">
        <w:rPr>
          <w:rFonts w:ascii="Times New Roman" w:hAnsi="Times New Roman" w:cs="Times New Roman"/>
          <w:lang w:val="en-US"/>
        </w:rPr>
        <w:t xml:space="preserve"> and</w:t>
      </w:r>
      <w:r w:rsidR="00CE0CC2" w:rsidRPr="006B4C9A">
        <w:rPr>
          <w:rFonts w:ascii="Times New Roman" w:hAnsi="Times New Roman" w:cs="Times New Roman"/>
          <w:lang w:val="en-US"/>
        </w:rPr>
        <w:t xml:space="preserve"> present the aim or hypothesis </w:t>
      </w:r>
      <w:r w:rsidR="002450FB" w:rsidRPr="006B4C9A">
        <w:rPr>
          <w:rFonts w:ascii="Times New Roman" w:hAnsi="Times New Roman" w:cs="Times New Roman"/>
          <w:lang w:val="en-US"/>
        </w:rPr>
        <w:t>in the last paragraph</w:t>
      </w:r>
      <w:r w:rsidRPr="006B4C9A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6B4C9A">
        <w:rPr>
          <w:rFonts w:ascii="Times New Roman" w:hAnsi="Times New Roman" w:cs="Times New Roman"/>
          <w:lang w:val="en-US"/>
        </w:rPr>
        <w:t>:</w:t>
      </w:r>
      <w:r w:rsidR="00653C9E" w:rsidRPr="006B4C9A">
        <w:rPr>
          <w:rFonts w:ascii="Times New Roman" w:hAnsi="Times New Roman" w:cs="Times New Roman"/>
          <w:lang w:val="en-US"/>
        </w:rPr>
        <w:t xml:space="preserve"> </w:t>
      </w:r>
      <w:r w:rsidR="00653C9E" w:rsidRPr="006B4C9A">
        <w:rPr>
          <w:rFonts w:ascii="Times New Roman" w:hAnsi="Times New Roman" w:cs="Times New Roman"/>
          <w:lang w:val="en-US"/>
        </w:rPr>
        <w:fldChar w:fldCharType="begin"/>
      </w:r>
      <w:r w:rsidR="00653C9E" w:rsidRPr="006B4C9A">
        <w:rPr>
          <w:rFonts w:ascii="Times New Roman" w:hAnsi="Times New Roman" w:cs="Times New Roman"/>
          <w:lang w:val="en-US"/>
        </w:rPr>
        <w:instrText xml:space="preserve"> ADDIN EN.CITE &lt;EndNote&gt;&lt;Cite&gt;&lt;Author&gt;Hoke&lt;/Author&gt;&lt;Year&gt;2014&lt;/Year&gt;&lt;RecNum&gt;23&lt;/RecNum&gt;&lt;DisplayText&gt;[1]&lt;/DisplayText&gt;&lt;record&gt;&lt;rec-number&gt;23&lt;/rec-number&gt;&lt;foreign-keys&gt;&lt;key app="EN" db-id="pta02sa5hwrftleaz9svrdfztdtpppp2xwvx" timestamp="1395163241"&gt;23&lt;/key&gt;&lt;/foreign-keys&gt;&lt;ref-type name="Journal Article"&gt;17&lt;/ref-type&gt;&lt;contributors&gt;&lt;authors&gt;&lt;author&gt;Hoke, T.&lt;/author&gt;&lt;author&gt;Harries, J.&lt;/author&gt;&lt;author&gt;Crede, S.&lt;/author&gt;&lt;author&gt;Green, M.&lt;/author&gt;&lt;author&gt;Constant, D.&lt;/author&gt;&lt;author&gt;Petruney, T.&lt;/author&gt;&lt;author&gt;Moodley, J.&lt;/author&gt;&lt;/authors&gt;&lt;/contributors&gt;&lt;auth-address&gt;FHI 360, 359 Blackwell Street, Durham, North Carolina 27701, USA. thoke@fhi360.org.&lt;/auth-address&gt;&lt;titles&gt;&lt;title&gt;Expanding contraceptive options for PMTCT clients: a mixed methods implementation study in Cape Town, South Africa&lt;/title&gt;&lt;secondary-title&gt;Reprod Health&lt;/secondary-title&gt;&lt;alt-title&gt;Reproductive health&lt;/alt-title&gt;&lt;/titles&gt;&lt;periodical&gt;&lt;full-title&gt;Reprod Health&lt;/full-title&gt;&lt;abbr-1&gt;Reproductive health&lt;/abbr-1&gt;&lt;/periodical&gt;&lt;alt-periodical&gt;&lt;full-title&gt;Reprod Health&lt;/full-title&gt;&lt;abbr-1&gt;Reproductive health&lt;/abbr-1&gt;&lt;/alt-periodical&gt;&lt;pages&gt;3&lt;/pages&gt;&lt;volume&gt;11&lt;/volume&gt;&lt;number&gt;1&lt;/number&gt;&lt;edition&gt;2014/01/15&lt;/edition&gt;&lt;dates&gt;&lt;year&gt;2014&lt;/year&gt;&lt;/dates&gt;&lt;isbn&gt;1742-4755 (Electronic)&amp;#xD;1742-4755 (Linking)&lt;/isbn&gt;&lt;accession-num&gt;24410922&lt;/accession-num&gt;&lt;work-type&gt;Research Support, Non-U.S. Gov&amp;apos;t&amp;#xD;Research Support, U.S. Gov&amp;apos;t, Non-P.H.S.&lt;/work-type&gt;&lt;urls&gt;&lt;related-urls&gt;&lt;url&gt;http://www.ncbi.nlm.nih.gov/pubmed/24410922&lt;/url&gt;&lt;/related-urls&gt;&lt;/urls&gt;&lt;custom2&gt;3895666&lt;/custom2&gt;&lt;electronic-resource-num&gt;10.1186/1742-4755-11-3&lt;/electronic-resource-num&gt;&lt;/record&gt;&lt;/Cite&gt;&lt;/EndNote&gt;</w:instrText>
      </w:r>
      <w:r w:rsidR="00653C9E" w:rsidRPr="006B4C9A">
        <w:rPr>
          <w:rFonts w:ascii="Times New Roman" w:hAnsi="Times New Roman" w:cs="Times New Roman"/>
          <w:lang w:val="en-US"/>
        </w:rPr>
        <w:fldChar w:fldCharType="separate"/>
      </w:r>
      <w:r w:rsidR="00653C9E" w:rsidRPr="006B4C9A">
        <w:rPr>
          <w:rFonts w:ascii="Times New Roman" w:hAnsi="Times New Roman" w:cs="Times New Roman"/>
          <w:lang w:val="en-US"/>
        </w:rPr>
        <w:t>[1]</w:t>
      </w:r>
      <w:r w:rsidR="00653C9E" w:rsidRPr="006B4C9A">
        <w:rPr>
          <w:rFonts w:ascii="Times New Roman" w:hAnsi="Times New Roman" w:cs="Times New Roman"/>
          <w:lang w:val="en-US"/>
        </w:rPr>
        <w:fldChar w:fldCharType="end"/>
      </w:r>
      <w:r w:rsidRPr="006B4C9A">
        <w:rPr>
          <w:rFonts w:ascii="Times New Roman" w:hAnsi="Times New Roman" w:cs="Times New Roman"/>
          <w:lang w:val="en-US"/>
        </w:rPr>
        <w:t>]</w:t>
      </w:r>
    </w:p>
    <w:p w14:paraId="4A96284A" w14:textId="77777777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966618" w14:textId="7CFE923F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Materials and Methods</w:t>
      </w:r>
    </w:p>
    <w:p w14:paraId="51CA7DD1" w14:textId="7F903252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="00BB3B3B" w:rsidRPr="006B4C9A">
        <w:rPr>
          <w:rFonts w:ascii="Times New Roman" w:hAnsi="Times New Roman" w:cs="Times New Roman"/>
          <w:lang w:val="en-US"/>
        </w:rPr>
        <w:t>for studies involving human participants a statement detailing ethical approval and consent should be included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51F1D91B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05B8AC" w14:textId="0E1AEAF8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Results</w:t>
      </w:r>
    </w:p>
    <w:p w14:paraId="56C63CE4" w14:textId="35B47DA9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="00FA24D5" w:rsidRPr="006B4C9A">
        <w:rPr>
          <w:rFonts w:ascii="Times New Roman" w:hAnsi="Times New Roman" w:cs="Times New Roman"/>
          <w:lang w:val="en-US"/>
        </w:rPr>
        <w:t>insert RESULTS here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ED83862" w14:textId="312FE5A1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Discussion</w:t>
      </w:r>
    </w:p>
    <w:p w14:paraId="35DF194D" w14:textId="71AD824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insert DISCUSSION here</w:t>
      </w:r>
      <w:r w:rsidR="00BB3B3B" w:rsidRPr="006B4C9A">
        <w:rPr>
          <w:rFonts w:ascii="Times New Roman" w:hAnsi="Times New Roman" w:cs="Times New Roman"/>
          <w:lang w:val="en-US"/>
        </w:rPr>
        <w:t>, can be combined with the RESULTS if it improves the flow of the article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5EF70952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014902E" w14:textId="5D442DAA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Conclusions</w:t>
      </w:r>
    </w:p>
    <w:p w14:paraId="20CC6B7C" w14:textId="15AAE8EE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Should be brief and clearly state how the findings of the study relate to the underlying aims/hypothesis and the implication</w:t>
      </w:r>
      <w:r w:rsidR="006B4C9A" w:rsidRPr="006B4C9A">
        <w:rPr>
          <w:rFonts w:ascii="Times New Roman" w:hAnsi="Times New Roman" w:cs="Times New Roman"/>
          <w:lang w:val="en-US"/>
        </w:rPr>
        <w:t>(s)</w:t>
      </w:r>
      <w:r w:rsidRPr="006B4C9A">
        <w:rPr>
          <w:rFonts w:ascii="Times New Roman" w:hAnsi="Times New Roman" w:cs="Times New Roman"/>
          <w:lang w:val="en-US"/>
        </w:rPr>
        <w:t xml:space="preserve"> of the research]</w:t>
      </w:r>
    </w:p>
    <w:p w14:paraId="18898931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46FDE2E" w14:textId="09FD04C2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Pr="006B4C9A">
        <w:rPr>
          <w:rFonts w:ascii="Times New Roman" w:hAnsi="Times New Roman" w:cs="Times New Roman"/>
          <w:b/>
          <w:lang w:val="en-US"/>
        </w:rPr>
        <w:t>List of Abbreviations</w:t>
      </w:r>
    </w:p>
    <w:p w14:paraId="4AAC4079" w14:textId="4CA561A9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optional – define abbreviations in text on first use]</w:t>
      </w:r>
    </w:p>
    <w:p w14:paraId="58B6B5F8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1D39810" w14:textId="1D7D5EC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Competing interests</w:t>
      </w:r>
    </w:p>
    <w:p w14:paraId="67FB6160" w14:textId="1B44F8F6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disclose all financial or non-financial competing interests here; otherwise ‘The authors declare that they have no competing interests.’]</w:t>
      </w:r>
    </w:p>
    <w:p w14:paraId="60759E40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3295F83" w14:textId="5CC309CA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Authors’ Contributions</w:t>
      </w:r>
    </w:p>
    <w:p w14:paraId="3DD62E82" w14:textId="7E7D65AC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insert authors’ contributions here, referring to each author by his/her initials; for further information on authorship, see the </w:t>
      </w:r>
      <w:hyperlink r:id="rId7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ICMJE guidelines</w:t>
        </w:r>
      </w:hyperlink>
      <w:r w:rsidRPr="006B4C9A">
        <w:rPr>
          <w:rFonts w:ascii="Times New Roman" w:hAnsi="Times New Roman" w:cs="Times New Roman"/>
          <w:lang w:val="en-US"/>
        </w:rPr>
        <w:t>]</w:t>
      </w:r>
    </w:p>
    <w:p w14:paraId="400FA493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BB281F4" w14:textId="53F4E56D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[Authors’ Information]</w:t>
      </w:r>
    </w:p>
    <w:p w14:paraId="7A303AE3" w14:textId="3AB200D3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such as background information, position in their institution, qualifications; this is optional]</w:t>
      </w:r>
    </w:p>
    <w:p w14:paraId="0E38F8EB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3AC2358" w14:textId="3F5D41B7" w:rsidR="0008765C" w:rsidRPr="006B4C9A" w:rsidRDefault="00AC1F53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Acknowledg</w:t>
      </w:r>
      <w:r w:rsidR="0008765C" w:rsidRPr="006B4C9A">
        <w:rPr>
          <w:rFonts w:ascii="Times New Roman" w:hAnsi="Times New Roman" w:cs="Times New Roman"/>
          <w:b/>
          <w:lang w:val="en-US"/>
        </w:rPr>
        <w:t>ments</w:t>
      </w:r>
    </w:p>
    <w:p w14:paraId="23995BA3" w14:textId="0B7610EA" w:rsidR="00661DAC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="00FA24D5" w:rsidRPr="006B4C9A">
        <w:rPr>
          <w:rFonts w:ascii="Times New Roman" w:hAnsi="Times New Roman" w:cs="Times New Roman"/>
          <w:lang w:val="en-US"/>
        </w:rPr>
        <w:t>insert acknowle</w:t>
      </w:r>
      <w:r w:rsidR="00AC1F53">
        <w:rPr>
          <w:rFonts w:ascii="Times New Roman" w:hAnsi="Times New Roman" w:cs="Times New Roman"/>
          <w:lang w:val="en-US"/>
        </w:rPr>
        <w:t>dg</w:t>
      </w:r>
      <w:r w:rsidR="00FA24D5" w:rsidRPr="006B4C9A">
        <w:rPr>
          <w:rFonts w:ascii="Times New Roman" w:hAnsi="Times New Roman" w:cs="Times New Roman"/>
          <w:lang w:val="en-US"/>
        </w:rPr>
        <w:t>ments here</w:t>
      </w:r>
      <w:r w:rsidR="006B4C9A" w:rsidRPr="006B4C9A">
        <w:rPr>
          <w:rFonts w:ascii="Times New Roman" w:hAnsi="Times New Roman" w:cs="Times New Roman"/>
          <w:lang w:val="en-US"/>
        </w:rPr>
        <w:t>; those who do not meet the criteria for authorship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59251961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5125B44" w14:textId="3D327FE5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Pr="006B4C9A">
        <w:rPr>
          <w:rFonts w:ascii="Times New Roman" w:hAnsi="Times New Roman" w:cs="Times New Roman"/>
          <w:b/>
          <w:lang w:val="en-US"/>
        </w:rPr>
        <w:t>Endnotes</w:t>
      </w:r>
    </w:p>
    <w:p w14:paraId="3A0DC45A" w14:textId="4B738918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designate in the text using superscript lowercase letter</w:t>
      </w:r>
      <w:r w:rsidR="00474E41">
        <w:rPr>
          <w:rFonts w:ascii="Times New Roman" w:hAnsi="Times New Roman" w:cs="Times New Roman"/>
          <w:lang w:val="en-US"/>
        </w:rPr>
        <w:t>;</w:t>
      </w:r>
      <w:r w:rsidR="00AC1F53">
        <w:rPr>
          <w:rFonts w:ascii="Times New Roman" w:hAnsi="Times New Roman" w:cs="Times New Roman"/>
          <w:lang w:val="en-US"/>
        </w:rPr>
        <w:t xml:space="preserve"> do not use footnotes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4CD3E52A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6B4C9A" w:rsidRDefault="00661DAC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72AF1209" w:rsidR="00661DAC" w:rsidRPr="006B4C9A" w:rsidRDefault="006D1E47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="002450FB" w:rsidRPr="006B4C9A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8" w:history="1">
        <w:r w:rsidR="002450FB" w:rsidRPr="006B4C9A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6B4C9A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6B4C9A" w:rsidRDefault="00661DAC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884D2DE" w14:textId="77777777" w:rsidR="00653C9E" w:rsidRPr="006B4C9A" w:rsidRDefault="00661DAC" w:rsidP="00653C9E">
      <w:pPr>
        <w:pStyle w:val="EndNoteBibliography"/>
        <w:ind w:left="720" w:hanging="720"/>
      </w:pPr>
      <w:r w:rsidRPr="006B4C9A">
        <w:fldChar w:fldCharType="begin"/>
      </w:r>
      <w:r w:rsidRPr="006B4C9A">
        <w:instrText xml:space="preserve"> ADDIN EN.REFLIST </w:instrText>
      </w:r>
      <w:r w:rsidRPr="006B4C9A">
        <w:fldChar w:fldCharType="separate"/>
      </w:r>
      <w:r w:rsidR="00653C9E" w:rsidRPr="006B4C9A">
        <w:t>1.</w:t>
      </w:r>
      <w:r w:rsidR="00653C9E" w:rsidRPr="006B4C9A">
        <w:tab/>
        <w:t>Hoke T, Harries J, Crede S, Green M, Constant D, Petruney T, Moodley J, (2014) Expanding contraceptive options for PMTCT clients: a mixed methods implementation study in Cape Town, South Africa. Reproductive health 11: 3</w:t>
      </w:r>
    </w:p>
    <w:p w14:paraId="1239D450" w14:textId="4047AB56" w:rsidR="00661DAC" w:rsidRPr="006B4C9A" w:rsidRDefault="00661DA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6B4C9A" w:rsidRDefault="004D3E7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57632CA" w14:textId="77777777" w:rsidR="00614871" w:rsidRPr="006B4C9A" w:rsidRDefault="00614871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Figure legends</w:t>
      </w:r>
    </w:p>
    <w:p w14:paraId="6287477F" w14:textId="34EA90C4" w:rsidR="001E5820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Fig</w:t>
      </w:r>
      <w:r w:rsidR="006B4C9A" w:rsidRPr="006B4C9A">
        <w:rPr>
          <w:rFonts w:ascii="Times New Roman" w:hAnsi="Times New Roman" w:cs="Times New Roman"/>
          <w:b/>
          <w:lang w:val="en-US"/>
        </w:rPr>
        <w:t>ure</w:t>
      </w:r>
      <w:r w:rsidRPr="006B4C9A">
        <w:rPr>
          <w:rFonts w:ascii="Times New Roman" w:hAnsi="Times New Roman" w:cs="Times New Roman"/>
          <w:b/>
          <w:lang w:val="en-US"/>
        </w:rPr>
        <w:t xml:space="preserve"> x</w:t>
      </w:r>
      <w:r w:rsidRPr="006B4C9A">
        <w:rPr>
          <w:rFonts w:ascii="Times New Roman" w:hAnsi="Times New Roman" w:cs="Times New Roman"/>
          <w:lang w:val="en-US"/>
        </w:rPr>
        <w:t xml:space="preserve"> </w:t>
      </w:r>
      <w:r w:rsidR="00614871" w:rsidRPr="006B4C9A">
        <w:rPr>
          <w:rFonts w:ascii="Times New Roman" w:hAnsi="Times New Roman" w:cs="Times New Roman"/>
          <w:lang w:val="en-US"/>
        </w:rPr>
        <w:t xml:space="preserve">[listed one after another; </w:t>
      </w:r>
      <w:r w:rsidR="006B4C9A" w:rsidRPr="006B4C9A">
        <w:rPr>
          <w:rFonts w:ascii="Times New Roman" w:hAnsi="Times New Roman" w:cs="Times New Roman"/>
          <w:lang w:val="en-US"/>
        </w:rPr>
        <w:t xml:space="preserve">short title up to 15 words, full description up to 300 words; </w:t>
      </w:r>
      <w:r w:rsidR="00614871" w:rsidRPr="006B4C9A">
        <w:rPr>
          <w:rFonts w:ascii="Times New Roman" w:hAnsi="Times New Roman" w:cs="Times New Roman"/>
          <w:lang w:val="en-US"/>
        </w:rPr>
        <w:t>do not add legend to figure files</w:t>
      </w:r>
      <w:r w:rsidRPr="006B4C9A">
        <w:rPr>
          <w:rFonts w:ascii="Times New Roman" w:hAnsi="Times New Roman" w:cs="Times New Roman"/>
          <w:lang w:val="en-US"/>
        </w:rPr>
        <w:t>; do not embed figures in this file</w:t>
      </w:r>
      <w:r w:rsidR="00614871" w:rsidRPr="006B4C9A">
        <w:rPr>
          <w:rFonts w:ascii="Times New Roman" w:hAnsi="Times New Roman" w:cs="Times New Roman"/>
          <w:lang w:val="en-US"/>
        </w:rPr>
        <w:t>]</w:t>
      </w:r>
    </w:p>
    <w:p w14:paraId="4CE21DC1" w14:textId="77777777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br w:type="page"/>
      </w:r>
    </w:p>
    <w:p w14:paraId="10F72CA2" w14:textId="77777777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Tables</w:t>
      </w:r>
    </w:p>
    <w:p w14:paraId="75780576" w14:textId="6B777173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each on separate page, one-line title</w:t>
      </w:r>
      <w:r w:rsidR="006B4C9A" w:rsidRPr="006B4C9A">
        <w:rPr>
          <w:rFonts w:ascii="Times New Roman" w:hAnsi="Times New Roman" w:cs="Times New Roman"/>
          <w:lang w:val="en-US"/>
        </w:rPr>
        <w:t xml:space="preserve"> (no more than 15 words)</w:t>
      </w:r>
      <w:r w:rsidRPr="006B4C9A">
        <w:rPr>
          <w:rFonts w:ascii="Times New Roman" w:hAnsi="Times New Roman" w:cs="Times New Roman"/>
          <w:lang w:val="en-US"/>
        </w:rPr>
        <w:t xml:space="preserve"> in bold, </w:t>
      </w:r>
      <w:r w:rsidR="006B4C9A" w:rsidRPr="006B4C9A">
        <w:rPr>
          <w:rFonts w:ascii="Times New Roman" w:hAnsi="Times New Roman" w:cs="Times New Roman"/>
          <w:lang w:val="en-US"/>
        </w:rPr>
        <w:t>detailed legends can follow but should be brief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026F6B7E" w14:textId="263DE373" w:rsidR="001E5820" w:rsidRPr="006B4C9A" w:rsidRDefault="001E5820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568EF9A" w14:textId="77777777" w:rsidR="00A920FF" w:rsidRPr="006B4C9A" w:rsidRDefault="00A920FF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838AE36" w14:textId="2BF1E9DB" w:rsidR="00A920FF" w:rsidRPr="006B4C9A" w:rsidRDefault="00A920FF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9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Pr="006B4C9A">
        <w:rPr>
          <w:rStyle w:val="Hyperlink"/>
          <w:rFonts w:ascii="Times New Roman" w:hAnsi="Times New Roman" w:cs="Times New Roman"/>
          <w:lang w:val="en-US"/>
        </w:rPr>
        <w:t>.</w:t>
      </w:r>
      <w:r w:rsidRPr="006B4C9A"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10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 w:rsidRPr="006B4C9A">
        <w:rPr>
          <w:rFonts w:ascii="Times New Roman" w:hAnsi="Times New Roman" w:cs="Times New Roman"/>
          <w:lang w:val="en-US"/>
        </w:rPr>
        <w:t xml:space="preserve">, </w:t>
      </w:r>
      <w:hyperlink r:id="rId11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 w:rsidRPr="006B4C9A">
        <w:rPr>
          <w:rFonts w:ascii="Times New Roman" w:hAnsi="Times New Roman" w:cs="Times New Roman"/>
          <w:lang w:val="en-US"/>
        </w:rPr>
        <w:t xml:space="preserve">, or </w:t>
      </w:r>
      <w:hyperlink r:id="rId12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Pr="006B4C9A">
        <w:rPr>
          <w:rStyle w:val="Hyperlink"/>
          <w:rFonts w:ascii="Times New Roman" w:hAnsi="Times New Roman" w:cs="Times New Roman"/>
          <w:lang w:val="en-US"/>
        </w:rPr>
        <w:t>)</w:t>
      </w:r>
      <w:r w:rsidRPr="006B4C9A"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6B4C9A" w:rsidSect="00F752DA">
      <w:headerReference w:type="default" r:id="rId13"/>
      <w:footerReference w:type="even" r:id="rId14"/>
      <w:footerReference w:type="default" r:id="rId15"/>
      <w:pgSz w:w="11900" w:h="16840"/>
      <w:pgMar w:top="1440" w:right="1797" w:bottom="1440" w:left="1797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474E41" w:rsidRDefault="00474E41" w:rsidP="004D3E78">
      <w:r>
        <w:separator/>
      </w:r>
    </w:p>
  </w:endnote>
  <w:endnote w:type="continuationSeparator" w:id="0">
    <w:p w14:paraId="76AC5153" w14:textId="77777777" w:rsidR="00474E41" w:rsidRDefault="00474E41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474E41" w:rsidRDefault="00474E41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474E41" w:rsidRDefault="00474E41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474E41" w:rsidRDefault="00474E41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75F0C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474E41" w:rsidRDefault="00474E4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474E41" w:rsidRDefault="00474E41" w:rsidP="004D3E78">
      <w:r>
        <w:separator/>
      </w:r>
    </w:p>
  </w:footnote>
  <w:footnote w:type="continuationSeparator" w:id="0">
    <w:p w14:paraId="3AFB0295" w14:textId="77777777" w:rsidR="00474E41" w:rsidRDefault="00474E41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47576867" w:rsidR="00474E41" w:rsidRPr="004D3E78" w:rsidRDefault="00474E41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BMC_Reproductive_Health_</w:t>
    </w:r>
    <w:r w:rsidRPr="004D3E78">
      <w:rPr>
        <w:sz w:val="16"/>
      </w:rPr>
      <w:t>Word_Template.docx</w:t>
    </w:r>
  </w:p>
  <w:p w14:paraId="4EE7C9F1" w14:textId="77777777" w:rsidR="00474E41" w:rsidRPr="004D3E78" w:rsidRDefault="00474E41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ensive Care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23&lt;/item&gt;&lt;/record-ids&gt;&lt;/item&gt;&lt;/Libraries&gt;"/>
  </w:docVars>
  <w:rsids>
    <w:rsidRoot w:val="00182DE4"/>
    <w:rsid w:val="00034847"/>
    <w:rsid w:val="0008765C"/>
    <w:rsid w:val="000C2D0D"/>
    <w:rsid w:val="00114396"/>
    <w:rsid w:val="00182DE4"/>
    <w:rsid w:val="001E5820"/>
    <w:rsid w:val="002450FB"/>
    <w:rsid w:val="00275F0C"/>
    <w:rsid w:val="00474E41"/>
    <w:rsid w:val="004D3E78"/>
    <w:rsid w:val="0053386E"/>
    <w:rsid w:val="005B3908"/>
    <w:rsid w:val="005F0ACD"/>
    <w:rsid w:val="00614871"/>
    <w:rsid w:val="00635CFA"/>
    <w:rsid w:val="00653C9E"/>
    <w:rsid w:val="00661DAC"/>
    <w:rsid w:val="006B4C9A"/>
    <w:rsid w:val="006D1E47"/>
    <w:rsid w:val="00876B5A"/>
    <w:rsid w:val="00997E8E"/>
    <w:rsid w:val="00A920FF"/>
    <w:rsid w:val="00AA39C2"/>
    <w:rsid w:val="00AC1F53"/>
    <w:rsid w:val="00BB3B3B"/>
    <w:rsid w:val="00CE0CC2"/>
    <w:rsid w:val="00D13C05"/>
    <w:rsid w:val="00F752DA"/>
    <w:rsid w:val="00FA24D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7719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facebook.com/pages/Nextgenediting/131606863661962" TargetMode="External"/><Relationship Id="rId12" Type="http://schemas.openxmlformats.org/officeDocument/2006/relationships/hyperlink" Target="https://twitter.com/nextgenediting" TargetMode="External"/><Relationship Id="rId13" Type="http://schemas.openxmlformats.org/officeDocument/2006/relationships/header" Target="header1.xml"/><Relationship Id="rId14" Type="http://schemas.openxmlformats.org/officeDocument/2006/relationships/footer" Target="footer1.xml"/><Relationship Id="rId15" Type="http://schemas.openxmlformats.org/officeDocument/2006/relationships/footer" Target="footer2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icmje.org/recommendations/browse/roles-and-responsibilities/defining-the-role-of-authors-and-contributors.html" TargetMode="External"/><Relationship Id="rId8" Type="http://schemas.openxmlformats.org/officeDocument/2006/relationships/hyperlink" Target="http://www.mendeley.com/" TargetMode="External"/><Relationship Id="rId9" Type="http://schemas.openxmlformats.org/officeDocument/2006/relationships/hyperlink" Target="http://www.nextgenediting.com" TargetMode="External"/><Relationship Id="rId10" Type="http://schemas.openxmlformats.org/officeDocument/2006/relationships/hyperlink" Target="http://www.linkedin.com/company/nextgeneditin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744</Words>
  <Characters>4246</Characters>
  <Application>Microsoft Macintosh Word</Application>
  <DocSecurity>0</DocSecurity>
  <Lines>35</Lines>
  <Paragraphs>9</Paragraphs>
  <ScaleCrop>false</ScaleCrop>
  <Company/>
  <LinksUpToDate>false</LinksUpToDate>
  <CharactersWithSpaces>49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3-18T17:56:00Z</dcterms:modified>
</cp:coreProperties>
</file>